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xlsx" ContentType="application/vnd.openxmlformats-officedocument.spreadsheetml.sheet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141B3" w:rsidRPr="005F5FAD" w:rsidRDefault="00FD61A7" w:rsidP="005F5FAD">
      <w:pPr>
        <w:pStyle w:val="Title"/>
        <w:jc w:val="center"/>
        <w:rPr>
          <w:sz w:val="52"/>
        </w:rPr>
      </w:pPr>
      <w:r w:rsidRPr="005F5FAD">
        <w:rPr>
          <w:sz w:val="52"/>
        </w:rPr>
        <w:t>Report on the Simulation of Forest Fire</w:t>
      </w:r>
      <w:r w:rsidR="00852AE9" w:rsidRPr="005F5FAD">
        <w:rPr>
          <w:sz w:val="52"/>
        </w:rPr>
        <w:t xml:space="preserve"> Spread</w:t>
      </w:r>
    </w:p>
    <w:p w:rsidR="009A2986" w:rsidRDefault="00757FAF" w:rsidP="00852A51">
      <w:pPr>
        <w:pStyle w:val="Heading1"/>
        <w:jc w:val="both"/>
      </w:pPr>
      <w:r>
        <w:t>Overview</w:t>
      </w:r>
    </w:p>
    <w:p w:rsidR="007431AE" w:rsidRDefault="004E3AF3" w:rsidP="00852A51">
      <w:pPr>
        <w:jc w:val="both"/>
      </w:pPr>
      <w:r>
        <w:t xml:space="preserve">This </w:t>
      </w:r>
      <w:r w:rsidR="008D2E37">
        <w:t>report aims to describe the processes taken to simulate the spread of fire on a</w:t>
      </w:r>
      <w:r w:rsidR="00713922">
        <w:t>n initial</w:t>
      </w:r>
      <w:r w:rsidR="008D2E37">
        <w:t xml:space="preserve"> forest site</w:t>
      </w:r>
      <w:r w:rsidR="009B303E">
        <w:t xml:space="preserve"> filled with burning and non-burning </w:t>
      </w:r>
      <w:r w:rsidR="008A1012">
        <w:t>trees</w:t>
      </w:r>
      <w:r w:rsidR="008D2E37">
        <w:t xml:space="preserve">. </w:t>
      </w:r>
      <w:r w:rsidR="00F35E0F">
        <w:t>The spread of fire at every location of the forest</w:t>
      </w:r>
      <w:r w:rsidR="008D2E37">
        <w:t xml:space="preserve"> could be influenced by a number of factors which might include, </w:t>
      </w:r>
      <w:r w:rsidR="00E16744">
        <w:t xml:space="preserve">the </w:t>
      </w:r>
      <w:r w:rsidR="008D2E37">
        <w:t>closeness of one of the trees in the forest to a burning tree in it</w:t>
      </w:r>
      <w:r w:rsidR="00095BE1">
        <w:t>s M</w:t>
      </w:r>
      <w:r w:rsidR="008D2E37">
        <w:t>oore neighbo</w:t>
      </w:r>
      <w:r w:rsidR="00095BE1">
        <w:t>u</w:t>
      </w:r>
      <w:r w:rsidR="00E40191">
        <w:t>rhoods or the possibility of lightning strikes on the forest site</w:t>
      </w:r>
      <w:r w:rsidR="003B7215">
        <w:t>.</w:t>
      </w:r>
      <w:r w:rsidR="00E40191">
        <w:t xml:space="preserve"> </w:t>
      </w:r>
      <w:r w:rsidR="00FB46F3">
        <w:t xml:space="preserve">In addition to that, </w:t>
      </w:r>
      <w:r w:rsidR="006014D3">
        <w:t>some</w:t>
      </w:r>
      <w:r w:rsidR="00FB46F3">
        <w:t xml:space="preserve"> types of trees are immune to fire such that even though there may be burning influences, they don’t</w:t>
      </w:r>
      <w:r w:rsidR="006014D3">
        <w:t xml:space="preserve"> get</w:t>
      </w:r>
      <w:r w:rsidR="00FB46F3">
        <w:t xml:space="preserve"> burn</w:t>
      </w:r>
      <w:r w:rsidR="006014D3">
        <w:t>t</w:t>
      </w:r>
      <w:r w:rsidR="00FB46F3">
        <w:t xml:space="preserve"> easily. </w:t>
      </w:r>
      <w:r w:rsidR="006014D3">
        <w:t xml:space="preserve">As a result, </w:t>
      </w:r>
      <w:r w:rsidR="0049413B">
        <w:t>in the following sections</w:t>
      </w:r>
      <w:r w:rsidR="00E16744">
        <w:t>,</w:t>
      </w:r>
      <w:r w:rsidR="0049413B">
        <w:t xml:space="preserve"> </w:t>
      </w:r>
      <w:r w:rsidR="00D844C7">
        <w:t>I</w:t>
      </w:r>
      <w:r w:rsidR="0049413B">
        <w:t xml:space="preserve"> aim to describe how this simulation has been achieved according to the coursework specification.</w:t>
      </w:r>
    </w:p>
    <w:p w:rsidR="00E16CE6" w:rsidRDefault="004F1647" w:rsidP="00E16CE6">
      <w:pPr>
        <w:keepNext/>
        <w:jc w:val="center"/>
      </w:pPr>
      <w:r>
        <w:rPr>
          <w:noProof/>
          <w:lang w:eastAsia="en-GB"/>
        </w:rPr>
        <w:drawing>
          <wp:inline distT="0" distB="0" distL="0" distR="0">
            <wp:extent cx="3724275" cy="3789869"/>
            <wp:effectExtent l="0" t="0" r="0" b="127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re_spread_animation_100__with_parallel.gif"/>
                    <pic:cNvPicPr/>
                  </pic:nvPicPr>
                  <pic:blipFill rotWithShape="1"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516" t="7781" r="8963" b="11298"/>
                    <a:stretch/>
                  </pic:blipFill>
                  <pic:spPr bwMode="auto">
                    <a:xfrm>
                      <a:off x="0" y="0"/>
                      <a:ext cx="3729070" cy="379474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E16CE6" w:rsidRDefault="00E16CE6" w:rsidP="000B04ED">
      <w:pPr>
        <w:pStyle w:val="Caption"/>
        <w:jc w:val="center"/>
      </w:pPr>
      <w:r>
        <w:t xml:space="preserve">Figure </w:t>
      </w:r>
      <w:r w:rsidR="003B45A5">
        <w:rPr>
          <w:noProof/>
        </w:rPr>
        <w:fldChar w:fldCharType="begin"/>
      </w:r>
      <w:r w:rsidR="003B45A5">
        <w:rPr>
          <w:noProof/>
        </w:rPr>
        <w:instrText xml:space="preserve"> SEQ Figure \* ARABIC </w:instrText>
      </w:r>
      <w:r w:rsidR="003B45A5">
        <w:rPr>
          <w:noProof/>
        </w:rPr>
        <w:fldChar w:fldCharType="separate"/>
      </w:r>
      <w:r w:rsidR="0052540F">
        <w:rPr>
          <w:noProof/>
        </w:rPr>
        <w:t>1</w:t>
      </w:r>
      <w:r w:rsidR="003B45A5">
        <w:rPr>
          <w:noProof/>
        </w:rPr>
        <w:fldChar w:fldCharType="end"/>
      </w:r>
      <w:r>
        <w:t xml:space="preserve">- a </w:t>
      </w:r>
      <w:r w:rsidR="00C53E21">
        <w:t xml:space="preserve">forest </w:t>
      </w:r>
      <w:r w:rsidR="009E5BE4">
        <w:t>site burning</w:t>
      </w:r>
    </w:p>
    <w:p w:rsidR="00225AAF" w:rsidRDefault="00225AAF" w:rsidP="00852A51">
      <w:pPr>
        <w:pStyle w:val="Heading1"/>
        <w:jc w:val="both"/>
      </w:pPr>
      <w:r>
        <w:t>Simulation</w:t>
      </w:r>
      <w:r w:rsidR="00BC1A43">
        <w:t xml:space="preserve"> Process</w:t>
      </w:r>
    </w:p>
    <w:p w:rsidR="009F082E" w:rsidRDefault="00962F1A" w:rsidP="00852A51">
      <w:pPr>
        <w:jc w:val="both"/>
      </w:pPr>
      <w:r>
        <w:t xml:space="preserve">To commence the simulation, I needed to gather some details needed to initialize the </w:t>
      </w:r>
      <w:r w:rsidRPr="00962F1A">
        <w:t>forest</w:t>
      </w:r>
      <w:r w:rsidR="00491472">
        <w:t xml:space="preserve"> </w:t>
      </w:r>
      <w:r w:rsidR="006B7E72">
        <w:t>site. This was important before</w:t>
      </w:r>
      <w:r w:rsidR="00491472">
        <w:t xml:space="preserve"> spread</w:t>
      </w:r>
      <w:r w:rsidR="006B7E72">
        <w:t>ing</w:t>
      </w:r>
      <w:r w:rsidR="00491472">
        <w:t xml:space="preserve"> the fire on the site.</w:t>
      </w:r>
      <w:r w:rsidR="008822A7">
        <w:t xml:space="preserve"> As a result, this was done with the Numpy </w:t>
      </w:r>
      <w:r w:rsidR="00004457">
        <w:t>library</w:t>
      </w:r>
      <w:r w:rsidR="00951DA6">
        <w:t xml:space="preserve"> in python</w:t>
      </w:r>
      <w:r w:rsidR="003B1172">
        <w:t>.</w:t>
      </w:r>
      <w:r w:rsidR="00BA79E6">
        <w:t xml:space="preserve"> </w:t>
      </w:r>
      <w:r w:rsidR="003A4B9B">
        <w:t xml:space="preserve">I also created variables for the </w:t>
      </w:r>
      <w:r w:rsidR="0091153D">
        <w:t xml:space="preserve">various </w:t>
      </w:r>
      <w:r w:rsidR="003A4B9B">
        <w:t xml:space="preserve">probabilities </w:t>
      </w:r>
      <w:r w:rsidR="00451866">
        <w:t>given in the coursework and set values to be inserted in the Numpy grid to represent burning and non-burning trees, empty land, and border.</w:t>
      </w:r>
      <w:r w:rsidR="009F082E">
        <w:t xml:space="preserve"> Also based on the assumption that trees are green, and fire red, I picked close </w:t>
      </w:r>
      <w:r w:rsidR="00B40454">
        <w:t>colours</w:t>
      </w:r>
      <w:r w:rsidR="009F082E">
        <w:t xml:space="preserve"> to represent them </w:t>
      </w:r>
      <w:r w:rsidR="00732044">
        <w:t xml:space="preserve">in the </w:t>
      </w:r>
      <w:r w:rsidR="006F2F3D">
        <w:t>simulation. Finally, I also assumed the fire flames burn in 300 milliseconds, represented by the animation delay.</w:t>
      </w:r>
      <w:r w:rsidR="008D7D6B">
        <w:t xml:space="preserve"> </w:t>
      </w:r>
      <w:r w:rsidR="005B264A">
        <w:t>The i</w:t>
      </w:r>
      <w:r w:rsidR="008D7D6B">
        <w:t>mage of the section is attached below.</w:t>
      </w:r>
    </w:p>
    <w:p w:rsidR="00561BF5" w:rsidRDefault="00BA79E6" w:rsidP="00561BF5">
      <w:pPr>
        <w:keepNext/>
        <w:jc w:val="center"/>
      </w:pPr>
      <w:r>
        <w:rPr>
          <w:noProof/>
          <w:lang w:eastAsia="en-GB"/>
        </w:rPr>
        <w:lastRenderedPageBreak/>
        <w:drawing>
          <wp:inline distT="0" distB="0" distL="0" distR="0">
            <wp:extent cx="5419725" cy="2905125"/>
            <wp:effectExtent l="0" t="0" r="9525" b="952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creenshot-localhost_8888-2022.04.26-09_08_52.png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19725" cy="29051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A79E6" w:rsidRDefault="00561BF5" w:rsidP="00561BF5">
      <w:pPr>
        <w:pStyle w:val="Caption"/>
        <w:jc w:val="center"/>
      </w:pPr>
      <w:r>
        <w:t xml:space="preserve">Figure </w:t>
      </w:r>
      <w:r w:rsidR="003B45A5">
        <w:rPr>
          <w:noProof/>
        </w:rPr>
        <w:fldChar w:fldCharType="begin"/>
      </w:r>
      <w:r w:rsidR="003B45A5">
        <w:rPr>
          <w:noProof/>
        </w:rPr>
        <w:instrText xml:space="preserve"> SEQ Figure \* ARABIC </w:instrText>
      </w:r>
      <w:r w:rsidR="003B45A5">
        <w:rPr>
          <w:noProof/>
        </w:rPr>
        <w:fldChar w:fldCharType="separate"/>
      </w:r>
      <w:r w:rsidR="0052540F">
        <w:rPr>
          <w:noProof/>
        </w:rPr>
        <w:t>2</w:t>
      </w:r>
      <w:r w:rsidR="003B45A5">
        <w:rPr>
          <w:noProof/>
        </w:rPr>
        <w:fldChar w:fldCharType="end"/>
      </w:r>
      <w:r>
        <w:t>- Gather details for the simulation</w:t>
      </w:r>
    </w:p>
    <w:p w:rsidR="00FB3588" w:rsidRDefault="00B14170" w:rsidP="00333FBC">
      <w:pPr>
        <w:jc w:val="both"/>
      </w:pPr>
      <w:r>
        <w:t>To Initialize the forest</w:t>
      </w:r>
      <w:r w:rsidR="00DB4A63">
        <w:t xml:space="preserve"> I created an empty</w:t>
      </w:r>
      <w:r w:rsidR="003309A9">
        <w:t xml:space="preserve"> forest site grid depending on the </w:t>
      </w:r>
      <w:r w:rsidR="00DB4A63">
        <w:t>size</w:t>
      </w:r>
      <w:r w:rsidR="003309A9">
        <w:t xml:space="preserve"> of the forest given,</w:t>
      </w:r>
      <w:r w:rsidR="00DB4A63">
        <w:t xml:space="preserve"> and </w:t>
      </w:r>
      <w:r w:rsidR="003309A9">
        <w:t xml:space="preserve">filled it with </w:t>
      </w:r>
      <w:r w:rsidR="007C0EFD">
        <w:t xml:space="preserve">empty lands, and </w:t>
      </w:r>
      <w:r w:rsidR="003309A9">
        <w:t>burning</w:t>
      </w:r>
      <w:r w:rsidR="007C0EFD">
        <w:t xml:space="preserve"> and non-burning trees using two probabilities, </w:t>
      </w:r>
      <w:proofErr w:type="spellStart"/>
      <w:r w:rsidR="007C0EFD">
        <w:t>probTree</w:t>
      </w:r>
      <w:proofErr w:type="spellEnd"/>
      <w:r w:rsidR="007C0EFD">
        <w:t xml:space="preserve"> and </w:t>
      </w:r>
      <w:proofErr w:type="spellStart"/>
      <w:r w:rsidR="007C0EFD">
        <w:t>probBurning</w:t>
      </w:r>
      <w:proofErr w:type="spellEnd"/>
      <w:r w:rsidR="007C0EFD">
        <w:t xml:space="preserve"> as specified in the specification.</w:t>
      </w:r>
    </w:p>
    <w:p w:rsidR="00FB3588" w:rsidRPr="00561BF5" w:rsidRDefault="00FB3588" w:rsidP="00333FBC">
      <w:pPr>
        <w:jc w:val="both"/>
      </w:pPr>
      <w:r>
        <w:t>As</w:t>
      </w:r>
      <w:r w:rsidR="00F048B6">
        <w:t xml:space="preserve"> a</w:t>
      </w:r>
      <w:r>
        <w:t xml:space="preserve"> result</w:t>
      </w:r>
      <w:r w:rsidR="00F048B6">
        <w:t>, if at any given location i</w:t>
      </w:r>
      <w:r>
        <w:t>n the forest</w:t>
      </w:r>
      <w:r w:rsidR="00F048B6">
        <w:t xml:space="preserve"> grid</w:t>
      </w:r>
      <w:r>
        <w:t>, the probability that there is a tree there is true, the probability that that tree is burning</w:t>
      </w:r>
      <w:r w:rsidR="007B7DC7">
        <w:t xml:space="preserve"> is checked</w:t>
      </w:r>
      <w:r>
        <w:t>. If the tree is not burning, then</w:t>
      </w:r>
      <w:r w:rsidR="00F048B6">
        <w:t>,</w:t>
      </w:r>
      <w:r>
        <w:t xml:space="preserve"> we just</w:t>
      </w:r>
      <w:r w:rsidR="00F048B6">
        <w:t xml:space="preserve"> set</w:t>
      </w:r>
      <w:r>
        <w:t xml:space="preserve"> the tree value, otherwise, we set the location as having a burning tree.</w:t>
      </w:r>
    </w:p>
    <w:p w:rsidR="007F14E8" w:rsidRDefault="00491472" w:rsidP="007F14E8">
      <w:pPr>
        <w:keepNext/>
        <w:jc w:val="center"/>
      </w:pPr>
      <w:r>
        <w:rPr>
          <w:noProof/>
          <w:lang w:eastAsia="en-GB"/>
        </w:rPr>
        <w:drawing>
          <wp:inline distT="0" distB="0" distL="0" distR="0">
            <wp:extent cx="5200650" cy="3733634"/>
            <wp:effectExtent l="0" t="0" r="0" b="63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creenshot-localhost_8888-2022.04.26-09_06_20.png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11701" cy="37415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91472" w:rsidRDefault="007F14E8" w:rsidP="007F14E8">
      <w:pPr>
        <w:pStyle w:val="Caption"/>
        <w:jc w:val="center"/>
      </w:pPr>
      <w:r>
        <w:t xml:space="preserve">Figure </w:t>
      </w:r>
      <w:r w:rsidR="0017140E">
        <w:rPr>
          <w:noProof/>
        </w:rPr>
        <w:fldChar w:fldCharType="begin"/>
      </w:r>
      <w:r w:rsidR="0017140E">
        <w:rPr>
          <w:noProof/>
        </w:rPr>
        <w:instrText xml:space="preserve"> SEQ Figure \* ARABIC </w:instrText>
      </w:r>
      <w:r w:rsidR="0017140E">
        <w:rPr>
          <w:noProof/>
        </w:rPr>
        <w:fldChar w:fldCharType="separate"/>
      </w:r>
      <w:r w:rsidR="0052540F">
        <w:rPr>
          <w:noProof/>
        </w:rPr>
        <w:t>3</w:t>
      </w:r>
      <w:r w:rsidR="0017140E">
        <w:rPr>
          <w:noProof/>
        </w:rPr>
        <w:fldChar w:fldCharType="end"/>
      </w:r>
      <w:r>
        <w:t>- initializing the forest site</w:t>
      </w:r>
    </w:p>
    <w:p w:rsidR="000B6DBA" w:rsidRDefault="00C322AF" w:rsidP="00B54961">
      <w:pPr>
        <w:jc w:val="both"/>
      </w:pPr>
      <w:r>
        <w:t>Thereafter,</w:t>
      </w:r>
      <w:r w:rsidR="00451BFE">
        <w:t xml:space="preserve"> we apply the spread rules to the site. But before then, to avoid boundary effects that might prevent us from successfully applying the spread at the borders, I extended the boundaries of the site using </w:t>
      </w:r>
      <w:r w:rsidR="00451BFE">
        <w:lastRenderedPageBreak/>
        <w:t>the period</w:t>
      </w:r>
      <w:r w:rsidR="005F7149">
        <w:t>ic</w:t>
      </w:r>
      <w:r w:rsidR="00451BFE">
        <w:t xml:space="preserve"> boundary conditions</w:t>
      </w:r>
      <w:r w:rsidR="002254BC">
        <w:t xml:space="preserve"> </w:t>
      </w:r>
      <w:r w:rsidR="002254BC">
        <w:fldChar w:fldCharType="begin"/>
      </w:r>
      <w:r w:rsidR="002254BC">
        <w:instrText>ADDIN RW.CITE{{doc:626977f38f081119d7153ad5 Harris,J. 1997}}</w:instrText>
      </w:r>
      <w:r w:rsidR="002254BC">
        <w:fldChar w:fldCharType="separate"/>
      </w:r>
      <w:r w:rsidR="002254BC" w:rsidRPr="002254BC">
        <w:rPr>
          <w:rFonts w:ascii="Calibri" w:hAnsi="Calibri" w:cs="Calibri"/>
          <w:bCs/>
          <w:lang w:val="en-US"/>
        </w:rPr>
        <w:t>(Harris &amp; Stocker, 1997)</w:t>
      </w:r>
      <w:r w:rsidR="002254BC">
        <w:fldChar w:fldCharType="end"/>
      </w:r>
      <w:r w:rsidR="00451BFE">
        <w:t>.</w:t>
      </w:r>
      <w:r w:rsidR="0060649A">
        <w:t xml:space="preserve"> This is done by creating ghost </w:t>
      </w:r>
      <w:r w:rsidR="0063229D">
        <w:t>areas</w:t>
      </w:r>
      <w:r w:rsidR="0060649A">
        <w:t xml:space="preserve"> of opposite sides </w:t>
      </w:r>
      <w:r w:rsidR="009653C4">
        <w:t xml:space="preserve">to make it look like they are both </w:t>
      </w:r>
      <w:r w:rsidR="00FD5F02">
        <w:t>boundaries</w:t>
      </w:r>
      <w:r w:rsidR="009653C4">
        <w:t xml:space="preserve"> are connected.</w:t>
      </w:r>
      <w:r w:rsidR="00451BFE">
        <w:t xml:space="preserve"> </w:t>
      </w:r>
      <w:r w:rsidR="0063229D">
        <w:t>Once the ghost areas have been created at the top, left, right and bottom, we then move to apply the spread on the site.</w:t>
      </w:r>
    </w:p>
    <w:p w:rsidR="006C5B34" w:rsidRDefault="00451BFE" w:rsidP="00CE32C4">
      <w:pPr>
        <w:keepNext/>
        <w:jc w:val="center"/>
      </w:pPr>
      <w:r>
        <w:rPr>
          <w:noProof/>
          <w:lang w:eastAsia="en-GB"/>
        </w:rPr>
        <w:drawing>
          <wp:inline distT="0" distB="0" distL="0" distR="0">
            <wp:extent cx="4572000" cy="2313748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bc.pn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90576" cy="23231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51BFE" w:rsidRDefault="006C5B34" w:rsidP="00CE32C4">
      <w:pPr>
        <w:pStyle w:val="Caption"/>
        <w:jc w:val="center"/>
        <w:rPr>
          <w:noProof/>
        </w:rPr>
      </w:pPr>
      <w:r>
        <w:t xml:space="preserve">Figure </w:t>
      </w:r>
      <w:r w:rsidR="0017140E">
        <w:rPr>
          <w:noProof/>
        </w:rPr>
        <w:fldChar w:fldCharType="begin"/>
      </w:r>
      <w:r w:rsidR="0017140E">
        <w:rPr>
          <w:noProof/>
        </w:rPr>
        <w:instrText xml:space="preserve"> SEQ Figure \* ARABIC </w:instrText>
      </w:r>
      <w:r w:rsidR="0017140E">
        <w:rPr>
          <w:noProof/>
        </w:rPr>
        <w:fldChar w:fldCharType="separate"/>
      </w:r>
      <w:r w:rsidR="0052540F">
        <w:rPr>
          <w:noProof/>
        </w:rPr>
        <w:t>4</w:t>
      </w:r>
      <w:r w:rsidR="0017140E">
        <w:rPr>
          <w:noProof/>
        </w:rPr>
        <w:fldChar w:fldCharType="end"/>
      </w:r>
      <w:r>
        <w:rPr>
          <w:noProof/>
        </w:rPr>
        <w:t xml:space="preserve"> - extending the site boundaries with ghost cells</w:t>
      </w:r>
    </w:p>
    <w:p w:rsidR="006F7558" w:rsidRDefault="00C9032F" w:rsidP="000377F9">
      <w:pPr>
        <w:jc w:val="both"/>
      </w:pPr>
      <w:r>
        <w:t xml:space="preserve">The spread of fire at a given area on the forest site is determined by burning influences around and the nature of trees in the area. Hence, according to specification, </w:t>
      </w:r>
      <w:r w:rsidR="00D844C7">
        <w:t xml:space="preserve">to spread the fire, </w:t>
      </w:r>
      <w:r w:rsidR="008F0777">
        <w:t xml:space="preserve">during a loop across the site, if an area has trees, we check if any of its </w:t>
      </w:r>
      <w:r w:rsidR="00AF4155">
        <w:t>Moore neighbours (that is, trees at its north, north-east, east, south-east, south, south-west, west, and north-west)</w:t>
      </w:r>
      <w:r w:rsidR="00075169">
        <w:t xml:space="preserve"> </w:t>
      </w:r>
      <w:r w:rsidR="00075169">
        <w:fldChar w:fldCharType="begin"/>
      </w:r>
      <w:r w:rsidR="00075169">
        <w:instrText>ADDIN RW.CITE{{doc:6267a32e8f08621fba98cf3f Shiflet,AngelaB 2006}}</w:instrText>
      </w:r>
      <w:r w:rsidR="00075169">
        <w:fldChar w:fldCharType="separate"/>
      </w:r>
      <w:r w:rsidR="002254BC" w:rsidRPr="002254BC">
        <w:rPr>
          <w:rFonts w:ascii="Calibri" w:hAnsi="Calibri" w:cs="Calibri"/>
          <w:bCs/>
          <w:lang w:val="en-US"/>
        </w:rPr>
        <w:t>(</w:t>
      </w:r>
      <w:proofErr w:type="spellStart"/>
      <w:r w:rsidR="002254BC" w:rsidRPr="002254BC">
        <w:rPr>
          <w:rFonts w:ascii="Calibri" w:hAnsi="Calibri" w:cs="Calibri"/>
          <w:bCs/>
          <w:lang w:val="en-US"/>
        </w:rPr>
        <w:t>Shiflet</w:t>
      </w:r>
      <w:proofErr w:type="spellEnd"/>
      <w:r w:rsidR="002254BC" w:rsidRPr="002254BC">
        <w:rPr>
          <w:rFonts w:ascii="Calibri" w:hAnsi="Calibri" w:cs="Calibri"/>
          <w:bCs/>
          <w:lang w:val="en-US"/>
        </w:rPr>
        <w:t xml:space="preserve"> &amp; </w:t>
      </w:r>
      <w:proofErr w:type="spellStart"/>
      <w:r w:rsidR="002254BC" w:rsidRPr="002254BC">
        <w:rPr>
          <w:rFonts w:ascii="Calibri" w:hAnsi="Calibri" w:cs="Calibri"/>
          <w:bCs/>
          <w:lang w:val="en-US"/>
        </w:rPr>
        <w:t>Shiflet</w:t>
      </w:r>
      <w:proofErr w:type="spellEnd"/>
      <w:r w:rsidR="002254BC" w:rsidRPr="002254BC">
        <w:rPr>
          <w:rFonts w:ascii="Calibri" w:hAnsi="Calibri" w:cs="Calibri"/>
          <w:bCs/>
          <w:lang w:val="en-US"/>
        </w:rPr>
        <w:t>, 2006)</w:t>
      </w:r>
      <w:r w:rsidR="00075169">
        <w:fldChar w:fldCharType="end"/>
      </w:r>
      <w:r w:rsidR="00AF4155">
        <w:t xml:space="preserve"> contains a burning tree.</w:t>
      </w:r>
      <w:r w:rsidR="000922FF">
        <w:t xml:space="preserve"> If one o</w:t>
      </w:r>
      <w:r w:rsidR="00D17171">
        <w:t>f them contains a burning t</w:t>
      </w:r>
      <w:r w:rsidR="006F7558">
        <w:t>ree and the tree is not immune</w:t>
      </w:r>
      <w:r w:rsidR="00D17171">
        <w:t xml:space="preserve">, it </w:t>
      </w:r>
      <w:r w:rsidR="006F7558">
        <w:t>burns, otherwise</w:t>
      </w:r>
      <w:r w:rsidR="008878A4">
        <w:t>,</w:t>
      </w:r>
      <w:r w:rsidR="006F7558">
        <w:t xml:space="preserve"> it does not burn. In the same vein, if the probability of lightning strikes is true, and the tree is not immune, it burns, otherwise it does not burn.</w:t>
      </w:r>
    </w:p>
    <w:p w:rsidR="00AB3CD3" w:rsidRDefault="008878A4" w:rsidP="000377F9">
      <w:pPr>
        <w:jc w:val="both"/>
      </w:pPr>
      <w:r>
        <w:t>And else if an area</w:t>
      </w:r>
      <w:r w:rsidR="00A80717">
        <w:t xml:space="preserve"> has a burning tree, we set the grid position as an empty </w:t>
      </w:r>
      <w:r w:rsidR="002916F0">
        <w:t>land, because the tree burns</w:t>
      </w:r>
      <w:r w:rsidR="00F86233">
        <w:t xml:space="preserve"> to the ground, otherwise</w:t>
      </w:r>
      <w:r>
        <w:t>,</w:t>
      </w:r>
      <w:r w:rsidR="00F86233">
        <w:t xml:space="preserve"> the remaining area on the site remains empty if there’</w:t>
      </w:r>
      <w:r w:rsidR="00756F61">
        <w:t>s nothing there initially.</w:t>
      </w:r>
      <w:r w:rsidR="007F14E8">
        <w:t xml:space="preserve"> Please see the figure below.</w:t>
      </w:r>
    </w:p>
    <w:p w:rsidR="00F305EA" w:rsidRDefault="00451BFE" w:rsidP="00AB3CD3">
      <w:pPr>
        <w:jc w:val="center"/>
      </w:pPr>
      <w:r>
        <w:rPr>
          <w:noProof/>
          <w:lang w:eastAsia="en-GB"/>
        </w:rPr>
        <w:drawing>
          <wp:inline distT="0" distB="0" distL="0" distR="0">
            <wp:extent cx="5276850" cy="3872099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spread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82599" cy="38763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417F1" w:rsidRDefault="00E32ACD" w:rsidP="008B5C46">
      <w:pPr>
        <w:jc w:val="both"/>
      </w:pPr>
      <w:r>
        <w:lastRenderedPageBreak/>
        <w:t xml:space="preserve">To visualize each iteration of the spread of fire, I used the </w:t>
      </w:r>
      <w:proofErr w:type="spellStart"/>
      <w:r>
        <w:t>animate.FunctionA</w:t>
      </w:r>
      <w:r w:rsidR="00E75F6A">
        <w:t>nimation</w:t>
      </w:r>
      <w:proofErr w:type="spellEnd"/>
      <w:r w:rsidR="00E75F6A">
        <w:t xml:space="preserve"> function in </w:t>
      </w:r>
      <w:proofErr w:type="spellStart"/>
      <w:r w:rsidR="00E75F6A">
        <w:t>Matplotlib</w:t>
      </w:r>
      <w:proofErr w:type="spellEnd"/>
      <w:r w:rsidR="00E75F6A">
        <w:t xml:space="preserve"> to animate the forest fires. It first displays the initialized site and then calls the </w:t>
      </w:r>
      <w:proofErr w:type="spellStart"/>
      <w:r w:rsidR="00E75F6A">
        <w:t>VisualizeForestFireSpread</w:t>
      </w:r>
      <w:proofErr w:type="spellEnd"/>
      <w:r w:rsidR="00E75F6A">
        <w:t xml:space="preserve"> function which expands forest boundaries and spreads the fire at every iteration. </w:t>
      </w:r>
      <w:r w:rsidR="003A7473">
        <w:t>The spread was applied 60 times</w:t>
      </w:r>
      <w:r w:rsidR="006E16F0">
        <w:t xml:space="preserve"> for each of the forest sizes.</w:t>
      </w:r>
      <w:r w:rsidR="006E0AEF">
        <w:t xml:space="preserve"> </w:t>
      </w:r>
      <w:r w:rsidR="00C56257">
        <w:t>Please see the figure below for the code.</w:t>
      </w:r>
    </w:p>
    <w:p w:rsidR="008E2B91" w:rsidRDefault="00E32ACD" w:rsidP="008E2B91">
      <w:pPr>
        <w:keepNext/>
        <w:jc w:val="center"/>
      </w:pPr>
      <w:r>
        <w:rPr>
          <w:noProof/>
          <w:lang w:eastAsia="en-GB"/>
        </w:rPr>
        <w:drawing>
          <wp:inline distT="0" distB="0" distL="0" distR="0">
            <wp:extent cx="5543550" cy="2602403"/>
            <wp:effectExtent l="0" t="0" r="0" b="762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1visual.pn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53533" cy="26070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32ACD" w:rsidRDefault="008E2B91" w:rsidP="008E2B91">
      <w:pPr>
        <w:pStyle w:val="Caption"/>
        <w:jc w:val="center"/>
      </w:pPr>
      <w:r>
        <w:t xml:space="preserve">Figure </w:t>
      </w:r>
      <w:r w:rsidR="0017140E">
        <w:rPr>
          <w:noProof/>
        </w:rPr>
        <w:fldChar w:fldCharType="begin"/>
      </w:r>
      <w:r w:rsidR="0017140E">
        <w:rPr>
          <w:noProof/>
        </w:rPr>
        <w:instrText xml:space="preserve"> SEQ Figure \* ARABIC </w:instrText>
      </w:r>
      <w:r w:rsidR="0017140E">
        <w:rPr>
          <w:noProof/>
        </w:rPr>
        <w:fldChar w:fldCharType="separate"/>
      </w:r>
      <w:r w:rsidR="0052540F">
        <w:rPr>
          <w:noProof/>
        </w:rPr>
        <w:t>5</w:t>
      </w:r>
      <w:r w:rsidR="0017140E">
        <w:rPr>
          <w:noProof/>
        </w:rPr>
        <w:fldChar w:fldCharType="end"/>
      </w:r>
      <w:r>
        <w:t xml:space="preserve"> </w:t>
      </w:r>
      <w:r w:rsidR="008372CC">
        <w:t>–</w:t>
      </w:r>
      <w:r>
        <w:t xml:space="preserve"> animation</w:t>
      </w:r>
    </w:p>
    <w:p w:rsidR="008372CC" w:rsidRDefault="003352DC" w:rsidP="00F24783">
      <w:pPr>
        <w:pStyle w:val="Heading1"/>
      </w:pPr>
      <w:r>
        <w:t>Implementations</w:t>
      </w:r>
      <w:r w:rsidR="00C333E2">
        <w:t xml:space="preserve">, Results and </w:t>
      </w:r>
      <w:r w:rsidR="0088251A">
        <w:t>Evaluations</w:t>
      </w:r>
    </w:p>
    <w:p w:rsidR="003352DC" w:rsidRDefault="006E16F0" w:rsidP="008C1A88">
      <w:pPr>
        <w:jc w:val="both"/>
      </w:pPr>
      <w:r>
        <w:t xml:space="preserve">The </w:t>
      </w:r>
      <w:r w:rsidR="005063A2">
        <w:t xml:space="preserve">Forest fire </w:t>
      </w:r>
      <w:r>
        <w:t xml:space="preserve">simulation was </w:t>
      </w:r>
      <w:r w:rsidR="005063A2">
        <w:t>implemented in two ways, sequentially and by means of parallelization.</w:t>
      </w:r>
      <w:r w:rsidR="00AC586A">
        <w:t xml:space="preserve"> The essence of parallelization is the help utilize the processing resources available on the computer efficiently and make the simulations fast. By parallelizing the functions, significant improvements were recorded.</w:t>
      </w:r>
      <w:r w:rsidR="00CB4648">
        <w:t xml:space="preserve"> </w:t>
      </w:r>
      <w:r w:rsidR="00AC586A">
        <w:t>See the table below for the time used for a single iteration of forest for each forest size. That is,</w:t>
      </w:r>
      <w:r w:rsidR="00343128">
        <w:t xml:space="preserve"> the time</w:t>
      </w:r>
      <w:r w:rsidR="00B41306">
        <w:t xml:space="preserve"> in seconds</w:t>
      </w:r>
      <w:r w:rsidR="00343128">
        <w:t xml:space="preserve"> it takes to initialize the forest, extend the boundaries of the site and spread the fire. This was captured for all forest sizes as displayed in the table below.</w:t>
      </w:r>
    </w:p>
    <w:tbl>
      <w:tblPr>
        <w:tblStyle w:val="PlainTable3"/>
        <w:tblW w:w="0" w:type="auto"/>
        <w:tblLook w:val="04A0" w:firstRow="1" w:lastRow="0" w:firstColumn="1" w:lastColumn="0" w:noHBand="0" w:noVBand="1"/>
      </w:tblPr>
      <w:tblGrid>
        <w:gridCol w:w="3209"/>
        <w:gridCol w:w="3210"/>
        <w:gridCol w:w="3210"/>
      </w:tblGrid>
      <w:tr w:rsidR="00295590" w:rsidTr="00B4130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3209" w:type="dxa"/>
          </w:tcPr>
          <w:p w:rsidR="00295590" w:rsidRDefault="00295590" w:rsidP="008372CC">
            <w:r>
              <w:t>Forest Sizes</w:t>
            </w:r>
          </w:p>
        </w:tc>
        <w:tc>
          <w:tcPr>
            <w:tcW w:w="3210" w:type="dxa"/>
          </w:tcPr>
          <w:p w:rsidR="00295590" w:rsidRDefault="00295590" w:rsidP="008372C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Sequential</w:t>
            </w:r>
          </w:p>
        </w:tc>
        <w:tc>
          <w:tcPr>
            <w:tcW w:w="3210" w:type="dxa"/>
          </w:tcPr>
          <w:p w:rsidR="00295590" w:rsidRDefault="00295590" w:rsidP="008372C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Parallel</w:t>
            </w:r>
          </w:p>
        </w:tc>
      </w:tr>
      <w:tr w:rsidR="00295590" w:rsidTr="00B413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09" w:type="dxa"/>
          </w:tcPr>
          <w:p w:rsidR="00295590" w:rsidRDefault="00CC464D" w:rsidP="008372CC">
            <w:r>
              <w:t>100 * 100</w:t>
            </w:r>
          </w:p>
        </w:tc>
        <w:tc>
          <w:tcPr>
            <w:tcW w:w="3210" w:type="dxa"/>
          </w:tcPr>
          <w:p w:rsidR="00295590" w:rsidRDefault="00B41306" w:rsidP="008372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0.085</w:t>
            </w:r>
          </w:p>
        </w:tc>
        <w:tc>
          <w:tcPr>
            <w:tcW w:w="3210" w:type="dxa"/>
          </w:tcPr>
          <w:p w:rsidR="00295590" w:rsidRDefault="00EA50AA" w:rsidP="008372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0.061</w:t>
            </w:r>
          </w:p>
        </w:tc>
      </w:tr>
      <w:tr w:rsidR="00295590" w:rsidTr="00B4130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09" w:type="dxa"/>
          </w:tcPr>
          <w:p w:rsidR="00295590" w:rsidRDefault="00CC464D" w:rsidP="008372CC">
            <w:r>
              <w:t>400 * 400</w:t>
            </w:r>
          </w:p>
        </w:tc>
        <w:tc>
          <w:tcPr>
            <w:tcW w:w="3210" w:type="dxa"/>
          </w:tcPr>
          <w:p w:rsidR="00295590" w:rsidRDefault="00CE3DE2" w:rsidP="008372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CE3DE2">
              <w:t>0.65</w:t>
            </w:r>
          </w:p>
        </w:tc>
        <w:tc>
          <w:tcPr>
            <w:tcW w:w="3210" w:type="dxa"/>
          </w:tcPr>
          <w:p w:rsidR="00295590" w:rsidRDefault="00CE3DE2" w:rsidP="008372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CE3DE2">
              <w:t>0.61</w:t>
            </w:r>
          </w:p>
        </w:tc>
      </w:tr>
      <w:tr w:rsidR="00295590" w:rsidTr="00B413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09" w:type="dxa"/>
          </w:tcPr>
          <w:p w:rsidR="00CC464D" w:rsidRDefault="00CC464D" w:rsidP="008372CC">
            <w:r>
              <w:t>800 * 800</w:t>
            </w:r>
          </w:p>
        </w:tc>
        <w:tc>
          <w:tcPr>
            <w:tcW w:w="3210" w:type="dxa"/>
          </w:tcPr>
          <w:p w:rsidR="00295590" w:rsidRDefault="008D4532" w:rsidP="008372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.66</w:t>
            </w:r>
          </w:p>
        </w:tc>
        <w:tc>
          <w:tcPr>
            <w:tcW w:w="3210" w:type="dxa"/>
          </w:tcPr>
          <w:p w:rsidR="00295590" w:rsidRDefault="008D4532" w:rsidP="008372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.44</w:t>
            </w:r>
          </w:p>
        </w:tc>
      </w:tr>
      <w:tr w:rsidR="00295590" w:rsidTr="00B4130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09" w:type="dxa"/>
          </w:tcPr>
          <w:p w:rsidR="00295590" w:rsidRDefault="00CC464D" w:rsidP="008372CC">
            <w:r>
              <w:t>1000 * 1000</w:t>
            </w:r>
          </w:p>
        </w:tc>
        <w:tc>
          <w:tcPr>
            <w:tcW w:w="3210" w:type="dxa"/>
          </w:tcPr>
          <w:p w:rsidR="00295590" w:rsidRDefault="009A6BC1" w:rsidP="008372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A6BC1">
              <w:t>4.66</w:t>
            </w:r>
          </w:p>
        </w:tc>
        <w:tc>
          <w:tcPr>
            <w:tcW w:w="3210" w:type="dxa"/>
          </w:tcPr>
          <w:p w:rsidR="00295590" w:rsidRDefault="009A6BC1" w:rsidP="008372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A6BC1">
              <w:t>3.76</w:t>
            </w:r>
          </w:p>
        </w:tc>
      </w:tr>
      <w:tr w:rsidR="00295590" w:rsidTr="00B413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09" w:type="dxa"/>
          </w:tcPr>
          <w:p w:rsidR="00295590" w:rsidRDefault="00CC464D" w:rsidP="008372CC">
            <w:r>
              <w:t>1200 * 1200</w:t>
            </w:r>
          </w:p>
        </w:tc>
        <w:tc>
          <w:tcPr>
            <w:tcW w:w="3210" w:type="dxa"/>
          </w:tcPr>
          <w:p w:rsidR="00295590" w:rsidRDefault="0074425D" w:rsidP="008372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74425D">
              <w:t>6.52</w:t>
            </w:r>
          </w:p>
        </w:tc>
        <w:tc>
          <w:tcPr>
            <w:tcW w:w="3210" w:type="dxa"/>
          </w:tcPr>
          <w:p w:rsidR="00295590" w:rsidRDefault="0074425D" w:rsidP="008372C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74425D">
              <w:t>5.92</w:t>
            </w:r>
          </w:p>
        </w:tc>
      </w:tr>
      <w:tr w:rsidR="00295590" w:rsidTr="00B4130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09" w:type="dxa"/>
          </w:tcPr>
          <w:p w:rsidR="00295590" w:rsidRDefault="00CC464D" w:rsidP="008372CC">
            <w:r>
              <w:t>2000 * 2000</w:t>
            </w:r>
          </w:p>
        </w:tc>
        <w:tc>
          <w:tcPr>
            <w:tcW w:w="3210" w:type="dxa"/>
          </w:tcPr>
          <w:p w:rsidR="00295590" w:rsidRDefault="009721A4" w:rsidP="008372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721A4">
              <w:t>17.28</w:t>
            </w:r>
          </w:p>
        </w:tc>
        <w:tc>
          <w:tcPr>
            <w:tcW w:w="3210" w:type="dxa"/>
          </w:tcPr>
          <w:p w:rsidR="00295590" w:rsidRDefault="00DD1349" w:rsidP="008372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7.07</w:t>
            </w:r>
          </w:p>
        </w:tc>
      </w:tr>
    </w:tbl>
    <w:p w:rsidR="00A317EA" w:rsidRDefault="00A317EA" w:rsidP="00534FB2">
      <w:pPr>
        <w:jc w:val="center"/>
      </w:pPr>
      <w:r>
        <w:rPr>
          <w:noProof/>
          <w:lang w:eastAsia="en-GB"/>
        </w:rPr>
        <w:lastRenderedPageBreak/>
        <w:drawing>
          <wp:inline distT="0" distB="0" distL="0" distR="0">
            <wp:extent cx="5172075" cy="3019425"/>
            <wp:effectExtent l="0" t="0" r="9525" b="9525"/>
            <wp:docPr id="8" name="Chart 8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0"/>
              </a:graphicData>
            </a:graphic>
          </wp:inline>
        </w:drawing>
      </w:r>
    </w:p>
    <w:p w:rsidR="00A317EA" w:rsidRDefault="00A317EA" w:rsidP="008372CC"/>
    <w:p w:rsidR="00A45E63" w:rsidRDefault="00CB4648" w:rsidP="00CA3078">
      <w:pPr>
        <w:jc w:val="both"/>
      </w:pPr>
      <w:r>
        <w:t xml:space="preserve">The parallelization was implemented using the </w:t>
      </w:r>
      <w:proofErr w:type="spellStart"/>
      <w:r>
        <w:t>Numba</w:t>
      </w:r>
      <w:proofErr w:type="spellEnd"/>
      <w:r>
        <w:t xml:space="preserve"> python </w:t>
      </w:r>
      <w:r w:rsidR="00735C50">
        <w:t>package that</w:t>
      </w:r>
      <w:r>
        <w:t xml:space="preserve"> works by compiling the functions before </w:t>
      </w:r>
      <w:r w:rsidR="008A7153">
        <w:t>executing</w:t>
      </w:r>
      <w:r>
        <w:t>.</w:t>
      </w:r>
      <w:r w:rsidR="00860162">
        <w:t xml:space="preserve"> </w:t>
      </w:r>
      <w:r w:rsidR="00C813A5">
        <w:t xml:space="preserve">And time was captured using the time python library before and after the </w:t>
      </w:r>
      <w:r w:rsidR="00FE16E3">
        <w:t>execution</w:t>
      </w:r>
      <w:r w:rsidR="00C813A5">
        <w:t xml:space="preserve">. </w:t>
      </w:r>
      <w:r w:rsidR="00860162">
        <w:t>Below is an example</w:t>
      </w:r>
      <w:r w:rsidR="00C048CE">
        <w:t xml:space="preserve"> of</w:t>
      </w:r>
      <w:r w:rsidR="00860162">
        <w:t xml:space="preserve"> how a function was parallelized with </w:t>
      </w:r>
      <w:proofErr w:type="spellStart"/>
      <w:r w:rsidR="00860162">
        <w:t>Numba</w:t>
      </w:r>
      <w:proofErr w:type="spellEnd"/>
      <w:r w:rsidR="00860162">
        <w:t>.</w:t>
      </w:r>
    </w:p>
    <w:p w:rsidR="005D252E" w:rsidRDefault="005D252E" w:rsidP="005D252E">
      <w:pPr>
        <w:keepNext/>
        <w:jc w:val="center"/>
      </w:pPr>
      <w:r>
        <w:rPr>
          <w:noProof/>
          <w:lang w:eastAsia="en-GB"/>
        </w:rPr>
        <w:drawing>
          <wp:inline distT="0" distB="0" distL="0" distR="0">
            <wp:extent cx="5224075" cy="3762375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arallelized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31197" cy="37675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D252E" w:rsidRDefault="005D252E" w:rsidP="005D252E">
      <w:pPr>
        <w:pStyle w:val="Caption"/>
        <w:jc w:val="center"/>
      </w:pPr>
      <w:r>
        <w:t xml:space="preserve">Figure </w:t>
      </w:r>
      <w:r w:rsidR="0017140E">
        <w:rPr>
          <w:noProof/>
        </w:rPr>
        <w:fldChar w:fldCharType="begin"/>
      </w:r>
      <w:r w:rsidR="0017140E">
        <w:rPr>
          <w:noProof/>
        </w:rPr>
        <w:instrText xml:space="preserve"> SEQ Figure \* ARABIC </w:instrText>
      </w:r>
      <w:r w:rsidR="0017140E">
        <w:rPr>
          <w:noProof/>
        </w:rPr>
        <w:fldChar w:fldCharType="separate"/>
      </w:r>
      <w:r w:rsidR="0052540F">
        <w:rPr>
          <w:noProof/>
        </w:rPr>
        <w:t>6</w:t>
      </w:r>
      <w:r w:rsidR="0017140E">
        <w:rPr>
          <w:noProof/>
        </w:rPr>
        <w:fldChar w:fldCharType="end"/>
      </w:r>
      <w:r>
        <w:t xml:space="preserve"> </w:t>
      </w:r>
      <w:r w:rsidR="00547CFB">
        <w:t>–</w:t>
      </w:r>
      <w:r>
        <w:t xml:space="preserve"> Parall</w:t>
      </w:r>
      <w:r w:rsidR="00AD0FAC">
        <w:t>el</w:t>
      </w:r>
      <w:r>
        <w:t>ization</w:t>
      </w:r>
    </w:p>
    <w:p w:rsidR="00A45E63" w:rsidRDefault="00A45E63" w:rsidP="00A45E63">
      <w:pPr>
        <w:keepNext/>
      </w:pPr>
      <w:r>
        <w:rPr>
          <w:noProof/>
          <w:lang w:eastAsia="en-GB"/>
        </w:rPr>
        <w:lastRenderedPageBreak/>
        <w:drawing>
          <wp:inline distT="0" distB="0" distL="0" distR="0">
            <wp:extent cx="6120765" cy="133731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time capture.pn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765" cy="13373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47CFB" w:rsidRDefault="00A45E63" w:rsidP="00A45E63">
      <w:pPr>
        <w:pStyle w:val="Caption"/>
        <w:jc w:val="center"/>
      </w:pPr>
      <w:r>
        <w:t xml:space="preserve">Figure </w:t>
      </w:r>
      <w:r w:rsidR="0017140E">
        <w:rPr>
          <w:noProof/>
        </w:rPr>
        <w:fldChar w:fldCharType="begin"/>
      </w:r>
      <w:r w:rsidR="0017140E">
        <w:rPr>
          <w:noProof/>
        </w:rPr>
        <w:instrText xml:space="preserve"> SEQ Figure \* ARABIC </w:instrText>
      </w:r>
      <w:r w:rsidR="0017140E">
        <w:rPr>
          <w:noProof/>
        </w:rPr>
        <w:fldChar w:fldCharType="separate"/>
      </w:r>
      <w:r w:rsidR="0052540F">
        <w:rPr>
          <w:noProof/>
        </w:rPr>
        <w:t>7</w:t>
      </w:r>
      <w:r w:rsidR="0017140E">
        <w:rPr>
          <w:noProof/>
        </w:rPr>
        <w:fldChar w:fldCharType="end"/>
      </w:r>
      <w:r>
        <w:t xml:space="preserve"> </w:t>
      </w:r>
      <w:r w:rsidR="006A7B55">
        <w:t>–</w:t>
      </w:r>
      <w:r>
        <w:t xml:space="preserve"> </w:t>
      </w:r>
      <w:r w:rsidR="006A7B55">
        <w:t xml:space="preserve">How time was </w:t>
      </w:r>
      <w:r>
        <w:t>capture</w:t>
      </w:r>
      <w:r w:rsidR="006A7B55">
        <w:t>d</w:t>
      </w:r>
    </w:p>
    <w:p w:rsidR="00C33A44" w:rsidRDefault="00C33A44" w:rsidP="00C33A44"/>
    <w:p w:rsidR="00F46B75" w:rsidRDefault="00F46B75" w:rsidP="00F46B75">
      <w:pPr>
        <w:pStyle w:val="Heading1"/>
      </w:pPr>
      <w:r>
        <w:t>Conclusion</w:t>
      </w:r>
    </w:p>
    <w:p w:rsidR="00F46B75" w:rsidRDefault="00C048CE" w:rsidP="00075169">
      <w:pPr>
        <w:jc w:val="both"/>
      </w:pPr>
      <w:r>
        <w:t>T</w:t>
      </w:r>
      <w:r w:rsidR="0033239C">
        <w:t>he simulation exercise</w:t>
      </w:r>
      <w:r w:rsidR="00D611CC">
        <w:t xml:space="preserve"> shows that parallelization improves simulation time, which is a new exposure</w:t>
      </w:r>
      <w:r w:rsidR="000C3A80">
        <w:t xml:space="preserve"> for me</w:t>
      </w:r>
      <w:r w:rsidR="0033239C">
        <w:t xml:space="preserve"> from this activity and s</w:t>
      </w:r>
      <w:r w:rsidR="00D611CC">
        <w:t>eeing how much time difference it makes. However, for simulation of</w:t>
      </w:r>
      <w:r w:rsidR="00A66498">
        <w:t xml:space="preserve"> larger forest</w:t>
      </w:r>
      <w:r w:rsidR="00D611CC">
        <w:t xml:space="preserve"> sites, I would recommend using </w:t>
      </w:r>
      <w:r w:rsidR="002924DD">
        <w:t>faster systems with more</w:t>
      </w:r>
      <w:r w:rsidR="0033239C">
        <w:t xml:space="preserve"> processing</w:t>
      </w:r>
      <w:r w:rsidR="002924DD">
        <w:t xml:space="preserve"> cores to make the speed faster.</w:t>
      </w:r>
    </w:p>
    <w:p w:rsidR="00075169" w:rsidRDefault="00075169" w:rsidP="00075169">
      <w:pPr>
        <w:pStyle w:val="Heading1"/>
      </w:pPr>
      <w:r>
        <w:t>References</w:t>
      </w:r>
    </w:p>
    <w:p w:rsidR="002254BC" w:rsidRPr="002254BC" w:rsidRDefault="00075169" w:rsidP="002254BC">
      <w:pPr>
        <w:pStyle w:val="NormalWeb"/>
        <w:rPr>
          <w:rFonts w:ascii="Calibri" w:hAnsi="Calibri" w:cs="Calibri"/>
          <w:sz w:val="22"/>
        </w:rPr>
      </w:pPr>
      <w:r>
        <w:fldChar w:fldCharType="begin"/>
      </w:r>
      <w:r w:rsidR="002254BC">
        <w:instrText>ADDIN RW.BIB</w:instrText>
      </w:r>
      <w:r>
        <w:fldChar w:fldCharType="separate"/>
      </w:r>
      <w:r w:rsidR="002254BC" w:rsidRPr="002254BC">
        <w:rPr>
          <w:rFonts w:ascii="Calibri" w:hAnsi="Calibri" w:cs="Calibri"/>
          <w:sz w:val="22"/>
        </w:rPr>
        <w:t xml:space="preserve">Harris, J. &amp; Stocker, H. (1997) </w:t>
      </w:r>
      <w:proofErr w:type="gramStart"/>
      <w:r w:rsidR="002254BC" w:rsidRPr="002254BC">
        <w:rPr>
          <w:rFonts w:ascii="Calibri" w:hAnsi="Calibri" w:cs="Calibri"/>
          <w:i/>
          <w:iCs/>
          <w:sz w:val="22"/>
        </w:rPr>
        <w:t>The</w:t>
      </w:r>
      <w:proofErr w:type="gramEnd"/>
      <w:r w:rsidR="002254BC" w:rsidRPr="002254BC">
        <w:rPr>
          <w:rFonts w:ascii="Calibri" w:hAnsi="Calibri" w:cs="Calibri"/>
          <w:i/>
          <w:iCs/>
          <w:sz w:val="22"/>
        </w:rPr>
        <w:t xml:space="preserve"> handbook of mathematics and computational science</w:t>
      </w:r>
      <w:r w:rsidR="002254BC" w:rsidRPr="002254BC">
        <w:rPr>
          <w:rFonts w:ascii="Calibri" w:hAnsi="Calibri" w:cs="Calibri"/>
          <w:sz w:val="22"/>
        </w:rPr>
        <w:t>. New York: Springer.</w:t>
      </w:r>
    </w:p>
    <w:p w:rsidR="002254BC" w:rsidRPr="002254BC" w:rsidRDefault="002254BC" w:rsidP="002254BC">
      <w:pPr>
        <w:pStyle w:val="NormalWeb"/>
        <w:rPr>
          <w:rFonts w:ascii="Calibri" w:hAnsi="Calibri" w:cs="Calibri"/>
          <w:sz w:val="22"/>
        </w:rPr>
      </w:pPr>
      <w:proofErr w:type="spellStart"/>
      <w:r w:rsidRPr="002254BC">
        <w:rPr>
          <w:rFonts w:ascii="Calibri" w:hAnsi="Calibri" w:cs="Calibri"/>
          <w:sz w:val="22"/>
        </w:rPr>
        <w:t>Shiflet</w:t>
      </w:r>
      <w:proofErr w:type="spellEnd"/>
      <w:r w:rsidRPr="002254BC">
        <w:rPr>
          <w:rFonts w:ascii="Calibri" w:hAnsi="Calibri" w:cs="Calibri"/>
          <w:sz w:val="22"/>
        </w:rPr>
        <w:t xml:space="preserve">, A. B. &amp; </w:t>
      </w:r>
      <w:proofErr w:type="spellStart"/>
      <w:r w:rsidRPr="002254BC">
        <w:rPr>
          <w:rFonts w:ascii="Calibri" w:hAnsi="Calibri" w:cs="Calibri"/>
          <w:sz w:val="22"/>
        </w:rPr>
        <w:t>Shiflet</w:t>
      </w:r>
      <w:proofErr w:type="spellEnd"/>
      <w:r w:rsidRPr="002254BC">
        <w:rPr>
          <w:rFonts w:ascii="Calibri" w:hAnsi="Calibri" w:cs="Calibri"/>
          <w:sz w:val="22"/>
        </w:rPr>
        <w:t xml:space="preserve">, G. W. (2006) </w:t>
      </w:r>
      <w:r w:rsidRPr="002254BC">
        <w:rPr>
          <w:rFonts w:ascii="Calibri" w:hAnsi="Calibri" w:cs="Calibri"/>
          <w:i/>
          <w:iCs/>
          <w:sz w:val="22"/>
        </w:rPr>
        <w:t xml:space="preserve">Introduction to computational science: </w:t>
      </w:r>
      <w:proofErr w:type="spellStart"/>
      <w:r w:rsidRPr="002254BC">
        <w:rPr>
          <w:rFonts w:ascii="Calibri" w:hAnsi="Calibri" w:cs="Calibri"/>
          <w:i/>
          <w:iCs/>
          <w:sz w:val="22"/>
        </w:rPr>
        <w:t>Modeling</w:t>
      </w:r>
      <w:proofErr w:type="spellEnd"/>
      <w:r w:rsidRPr="002254BC">
        <w:rPr>
          <w:rFonts w:ascii="Calibri" w:hAnsi="Calibri" w:cs="Calibri"/>
          <w:i/>
          <w:iCs/>
          <w:sz w:val="22"/>
        </w:rPr>
        <w:t xml:space="preserve"> and simulation for the sciences</w:t>
      </w:r>
      <w:r w:rsidRPr="002254BC">
        <w:rPr>
          <w:rFonts w:ascii="Calibri" w:hAnsi="Calibri" w:cs="Calibri"/>
          <w:sz w:val="22"/>
        </w:rPr>
        <w:t>. Princeton; Oxford: Princeton University Press.</w:t>
      </w:r>
    </w:p>
    <w:p w:rsidR="00075169" w:rsidRPr="00C33A44" w:rsidRDefault="002254BC" w:rsidP="002254BC">
      <w:r w:rsidRPr="002254BC">
        <w:rPr>
          <w:rFonts w:ascii="Calibri" w:eastAsia="Times New Roman" w:hAnsi="Calibri" w:cs="Calibri"/>
        </w:rPr>
        <w:t> </w:t>
      </w:r>
      <w:r w:rsidR="00075169">
        <w:fldChar w:fldCharType="end"/>
      </w:r>
      <w:bookmarkStart w:id="0" w:name="_GoBack"/>
      <w:bookmarkEnd w:id="0"/>
    </w:p>
    <w:sectPr w:rsidR="00075169" w:rsidRPr="00C33A44" w:rsidSect="00991DAB">
      <w:pgSz w:w="11906" w:h="16838"/>
      <w:pgMar w:top="1134" w:right="1133" w:bottom="1276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yNDEzNDU3tzAwtrS0sLRU0lEKTi0uzszPAykwqwUAmSAmvCwAAAA="/>
  </w:docVars>
  <w:rsids>
    <w:rsidRoot w:val="00991DAB"/>
    <w:rsid w:val="00004457"/>
    <w:rsid w:val="000377F9"/>
    <w:rsid w:val="000628ED"/>
    <w:rsid w:val="00075169"/>
    <w:rsid w:val="000922FF"/>
    <w:rsid w:val="00095BE1"/>
    <w:rsid w:val="000B04ED"/>
    <w:rsid w:val="000B6DBA"/>
    <w:rsid w:val="000C3A80"/>
    <w:rsid w:val="000D684C"/>
    <w:rsid w:val="00111102"/>
    <w:rsid w:val="00133520"/>
    <w:rsid w:val="0017140E"/>
    <w:rsid w:val="0019001E"/>
    <w:rsid w:val="001D0CAD"/>
    <w:rsid w:val="002254BC"/>
    <w:rsid w:val="00225AAF"/>
    <w:rsid w:val="002404F7"/>
    <w:rsid w:val="00254FD1"/>
    <w:rsid w:val="00261A3A"/>
    <w:rsid w:val="00262B06"/>
    <w:rsid w:val="002916F0"/>
    <w:rsid w:val="002924DD"/>
    <w:rsid w:val="00295590"/>
    <w:rsid w:val="002D7129"/>
    <w:rsid w:val="002E585D"/>
    <w:rsid w:val="003309A9"/>
    <w:rsid w:val="0033239C"/>
    <w:rsid w:val="00333FBC"/>
    <w:rsid w:val="003352DC"/>
    <w:rsid w:val="00343128"/>
    <w:rsid w:val="003A4B9B"/>
    <w:rsid w:val="003A7473"/>
    <w:rsid w:val="003B1172"/>
    <w:rsid w:val="003B45A5"/>
    <w:rsid w:val="003B7215"/>
    <w:rsid w:val="003F093D"/>
    <w:rsid w:val="003F5A2B"/>
    <w:rsid w:val="00451866"/>
    <w:rsid w:val="00451BFE"/>
    <w:rsid w:val="00452CEC"/>
    <w:rsid w:val="004574B3"/>
    <w:rsid w:val="00491472"/>
    <w:rsid w:val="0049413B"/>
    <w:rsid w:val="004A26EB"/>
    <w:rsid w:val="004C042B"/>
    <w:rsid w:val="004E1EF5"/>
    <w:rsid w:val="004E3AF3"/>
    <w:rsid w:val="004F1647"/>
    <w:rsid w:val="005063A2"/>
    <w:rsid w:val="005113EE"/>
    <w:rsid w:val="0052540F"/>
    <w:rsid w:val="00534FB2"/>
    <w:rsid w:val="00547CFB"/>
    <w:rsid w:val="00561BF5"/>
    <w:rsid w:val="00572E38"/>
    <w:rsid w:val="005B264A"/>
    <w:rsid w:val="005D252E"/>
    <w:rsid w:val="005F18D7"/>
    <w:rsid w:val="005F5FAD"/>
    <w:rsid w:val="005F7149"/>
    <w:rsid w:val="006014D3"/>
    <w:rsid w:val="0060649A"/>
    <w:rsid w:val="006122CB"/>
    <w:rsid w:val="0063229D"/>
    <w:rsid w:val="00657ED6"/>
    <w:rsid w:val="006A7B55"/>
    <w:rsid w:val="006B7E72"/>
    <w:rsid w:val="006C5B34"/>
    <w:rsid w:val="006E0AEF"/>
    <w:rsid w:val="006E16F0"/>
    <w:rsid w:val="006F2F3D"/>
    <w:rsid w:val="006F5134"/>
    <w:rsid w:val="006F7558"/>
    <w:rsid w:val="007002C2"/>
    <w:rsid w:val="00713922"/>
    <w:rsid w:val="00732044"/>
    <w:rsid w:val="00735C50"/>
    <w:rsid w:val="007431AE"/>
    <w:rsid w:val="0074425D"/>
    <w:rsid w:val="00746F31"/>
    <w:rsid w:val="00756F61"/>
    <w:rsid w:val="00757FAF"/>
    <w:rsid w:val="00766247"/>
    <w:rsid w:val="007B7DC7"/>
    <w:rsid w:val="007C0EFD"/>
    <w:rsid w:val="007F14E8"/>
    <w:rsid w:val="008372CC"/>
    <w:rsid w:val="00852A51"/>
    <w:rsid w:val="00852AE9"/>
    <w:rsid w:val="00860162"/>
    <w:rsid w:val="008822A7"/>
    <w:rsid w:val="0088251A"/>
    <w:rsid w:val="008878A4"/>
    <w:rsid w:val="008A1012"/>
    <w:rsid w:val="008A7153"/>
    <w:rsid w:val="008B08DD"/>
    <w:rsid w:val="008B5C46"/>
    <w:rsid w:val="008C1A88"/>
    <w:rsid w:val="008D2E37"/>
    <w:rsid w:val="008D4532"/>
    <w:rsid w:val="008D7D6B"/>
    <w:rsid w:val="008E2B91"/>
    <w:rsid w:val="008F0777"/>
    <w:rsid w:val="0091153D"/>
    <w:rsid w:val="009141B3"/>
    <w:rsid w:val="00933050"/>
    <w:rsid w:val="009430F1"/>
    <w:rsid w:val="0094316E"/>
    <w:rsid w:val="00951DA6"/>
    <w:rsid w:val="00962F1A"/>
    <w:rsid w:val="009653C4"/>
    <w:rsid w:val="009721A4"/>
    <w:rsid w:val="00991DAB"/>
    <w:rsid w:val="009A2986"/>
    <w:rsid w:val="009A6BC1"/>
    <w:rsid w:val="009B303E"/>
    <w:rsid w:val="009E5BE4"/>
    <w:rsid w:val="009F082E"/>
    <w:rsid w:val="00A317EA"/>
    <w:rsid w:val="00A417F1"/>
    <w:rsid w:val="00A45E63"/>
    <w:rsid w:val="00A622DD"/>
    <w:rsid w:val="00A66498"/>
    <w:rsid w:val="00A80717"/>
    <w:rsid w:val="00A9422C"/>
    <w:rsid w:val="00AB3CD3"/>
    <w:rsid w:val="00AC3690"/>
    <w:rsid w:val="00AC586A"/>
    <w:rsid w:val="00AD0FAC"/>
    <w:rsid w:val="00AF4155"/>
    <w:rsid w:val="00B14170"/>
    <w:rsid w:val="00B16E4D"/>
    <w:rsid w:val="00B40454"/>
    <w:rsid w:val="00B41306"/>
    <w:rsid w:val="00B54961"/>
    <w:rsid w:val="00B60CEC"/>
    <w:rsid w:val="00B71719"/>
    <w:rsid w:val="00BA3BF2"/>
    <w:rsid w:val="00BA79E6"/>
    <w:rsid w:val="00BC1A43"/>
    <w:rsid w:val="00BD6D3D"/>
    <w:rsid w:val="00C048CE"/>
    <w:rsid w:val="00C322AF"/>
    <w:rsid w:val="00C333E2"/>
    <w:rsid w:val="00C33A44"/>
    <w:rsid w:val="00C53E21"/>
    <w:rsid w:val="00C56257"/>
    <w:rsid w:val="00C813A5"/>
    <w:rsid w:val="00C9032F"/>
    <w:rsid w:val="00C912B7"/>
    <w:rsid w:val="00CA3078"/>
    <w:rsid w:val="00CB4648"/>
    <w:rsid w:val="00CC464D"/>
    <w:rsid w:val="00CE1422"/>
    <w:rsid w:val="00CE32C4"/>
    <w:rsid w:val="00CE3DE2"/>
    <w:rsid w:val="00CE4AE8"/>
    <w:rsid w:val="00D17171"/>
    <w:rsid w:val="00D611CC"/>
    <w:rsid w:val="00D844C7"/>
    <w:rsid w:val="00D9706E"/>
    <w:rsid w:val="00DB4A63"/>
    <w:rsid w:val="00DD1349"/>
    <w:rsid w:val="00E16744"/>
    <w:rsid w:val="00E16CE6"/>
    <w:rsid w:val="00E32ACD"/>
    <w:rsid w:val="00E40191"/>
    <w:rsid w:val="00E46C4C"/>
    <w:rsid w:val="00E66424"/>
    <w:rsid w:val="00E75F6A"/>
    <w:rsid w:val="00EA50AA"/>
    <w:rsid w:val="00F048B6"/>
    <w:rsid w:val="00F24783"/>
    <w:rsid w:val="00F305EA"/>
    <w:rsid w:val="00F35E0F"/>
    <w:rsid w:val="00F46B75"/>
    <w:rsid w:val="00F70864"/>
    <w:rsid w:val="00F85B60"/>
    <w:rsid w:val="00F86233"/>
    <w:rsid w:val="00FB3588"/>
    <w:rsid w:val="00FB46F3"/>
    <w:rsid w:val="00FD5F02"/>
    <w:rsid w:val="00FD61A7"/>
    <w:rsid w:val="00FE16E3"/>
    <w:rsid w:val="00FF5F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F9F46D2F-0E1D-47A6-8CED-D3F2DAB8CC4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2E585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9A2986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A298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2E585D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Caption">
    <w:name w:val="caption"/>
    <w:basedOn w:val="Normal"/>
    <w:next w:val="Normal"/>
    <w:uiPriority w:val="35"/>
    <w:unhideWhenUsed/>
    <w:qFormat/>
    <w:rsid w:val="00E16CE6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29559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3">
    <w:name w:val="Plain Table 3"/>
    <w:basedOn w:val="TableNormal"/>
    <w:uiPriority w:val="43"/>
    <w:rsid w:val="00B41306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paragraph" w:styleId="NormalWeb">
    <w:name w:val="Normal (Web)"/>
    <w:basedOn w:val="Normal"/>
    <w:uiPriority w:val="99"/>
    <w:semiHidden/>
    <w:unhideWhenUsed/>
    <w:rsid w:val="00075169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45695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910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993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444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61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428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009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789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png"/><Relationship Id="rId13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12" Type="http://schemas.openxmlformats.org/officeDocument/2006/relationships/image" Target="media/image8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11" Type="http://schemas.openxmlformats.org/officeDocument/2006/relationships/image" Target="media/image7.png"/><Relationship Id="rId5" Type="http://schemas.openxmlformats.org/officeDocument/2006/relationships/image" Target="media/image2.png"/><Relationship Id="rId10" Type="http://schemas.openxmlformats.org/officeDocument/2006/relationships/chart" Target="charts/chart1.xml"/><Relationship Id="rId4" Type="http://schemas.openxmlformats.org/officeDocument/2006/relationships/image" Target="media/image1.png"/><Relationship Id="rId9" Type="http://schemas.openxmlformats.org/officeDocument/2006/relationships/image" Target="media/image6.png"/><Relationship Id="rId14" Type="http://schemas.openxmlformats.org/officeDocument/2006/relationships/theme" Target="theme/theme1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1.xlsx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cap="none" spc="20" baseline="0">
                <a:solidFill>
                  <a:schemeClr val="tx1">
                    <a:lumMod val="50000"/>
                    <a:lumOff val="50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GB"/>
              <a:t>Parallization vs Sequential Implementations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cap="none" spc="20" baseline="0">
              <a:solidFill>
                <a:schemeClr val="tx1">
                  <a:lumMod val="50000"/>
                  <a:lumOff val="50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bar"/>
        <c:grouping val="clustered"/>
        <c:varyColors val="0"/>
        <c:ser>
          <c:idx val="0"/>
          <c:order val="0"/>
          <c:tx>
            <c:strRef>
              <c:f>Sheet1!$B$1</c:f>
              <c:strCache>
                <c:ptCount val="1"/>
                <c:pt idx="0">
                  <c:v>SEQUENTIAL</c:v>
                </c:pt>
              </c:strCache>
            </c:strRef>
          </c:tx>
          <c:spPr>
            <a:gradFill rotWithShape="1">
              <a:gsLst>
                <a:gs pos="0">
                  <a:schemeClr val="accent1">
                    <a:lumMod val="110000"/>
                    <a:satMod val="105000"/>
                    <a:tint val="67000"/>
                  </a:schemeClr>
                </a:gs>
                <a:gs pos="50000">
                  <a:schemeClr val="accent1">
                    <a:lumMod val="105000"/>
                    <a:satMod val="103000"/>
                    <a:tint val="73000"/>
                  </a:schemeClr>
                </a:gs>
                <a:gs pos="100000">
                  <a:schemeClr val="accent1">
                    <a:lumMod val="105000"/>
                    <a:satMod val="109000"/>
                    <a:tint val="81000"/>
                  </a:schemeClr>
                </a:gs>
              </a:gsLst>
              <a:lin ang="5400000" scaled="0"/>
            </a:gradFill>
            <a:ln w="9525" cap="flat" cmpd="sng" algn="ctr">
              <a:solidFill>
                <a:schemeClr val="accent1">
                  <a:shade val="95000"/>
                </a:schemeClr>
              </a:solidFill>
              <a:round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50000"/>
                        <a:lumOff val="50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dLblPos val="in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</a:ln>
                    <a:effectLst/>
                  </c:spPr>
                </c15:leaderLines>
              </c:ext>
            </c:extLst>
          </c:dLbls>
          <c:cat>
            <c:strRef>
              <c:f>Sheet1!$A$2:$A$7</c:f>
              <c:strCache>
                <c:ptCount val="6"/>
                <c:pt idx="0">
                  <c:v>100 * 100</c:v>
                </c:pt>
                <c:pt idx="1">
                  <c:v>400 * 400</c:v>
                </c:pt>
                <c:pt idx="2">
                  <c:v>800 * 800</c:v>
                </c:pt>
                <c:pt idx="3">
                  <c:v>1000 * 1000</c:v>
                </c:pt>
                <c:pt idx="4">
                  <c:v>1200 * 1200</c:v>
                </c:pt>
                <c:pt idx="5">
                  <c:v>2000 * 2000</c:v>
                </c:pt>
              </c:strCache>
            </c:strRef>
          </c:cat>
          <c:val>
            <c:numRef>
              <c:f>Sheet1!$B$2:$B$7</c:f>
              <c:numCache>
                <c:formatCode>General</c:formatCode>
                <c:ptCount val="6"/>
                <c:pt idx="0">
                  <c:v>8.5000000000000006E-2</c:v>
                </c:pt>
                <c:pt idx="1">
                  <c:v>0.65</c:v>
                </c:pt>
                <c:pt idx="2">
                  <c:v>2.66</c:v>
                </c:pt>
                <c:pt idx="3">
                  <c:v>4.66</c:v>
                </c:pt>
                <c:pt idx="4">
                  <c:v>6.52</c:v>
                </c:pt>
                <c:pt idx="5">
                  <c:v>17.28</c:v>
                </c:pt>
              </c:numCache>
            </c:numRef>
          </c:val>
        </c:ser>
        <c:ser>
          <c:idx val="1"/>
          <c:order val="1"/>
          <c:tx>
            <c:strRef>
              <c:f>Sheet1!$C$1</c:f>
              <c:strCache>
                <c:ptCount val="1"/>
                <c:pt idx="0">
                  <c:v>PARALLEL</c:v>
                </c:pt>
              </c:strCache>
            </c:strRef>
          </c:tx>
          <c:spPr>
            <a:gradFill rotWithShape="1">
              <a:gsLst>
                <a:gs pos="0">
                  <a:schemeClr val="accent2">
                    <a:lumMod val="110000"/>
                    <a:satMod val="105000"/>
                    <a:tint val="67000"/>
                  </a:schemeClr>
                </a:gs>
                <a:gs pos="50000">
                  <a:schemeClr val="accent2">
                    <a:lumMod val="105000"/>
                    <a:satMod val="103000"/>
                    <a:tint val="73000"/>
                  </a:schemeClr>
                </a:gs>
                <a:gs pos="100000">
                  <a:schemeClr val="accent2">
                    <a:lumMod val="105000"/>
                    <a:satMod val="109000"/>
                    <a:tint val="81000"/>
                  </a:schemeClr>
                </a:gs>
              </a:gsLst>
              <a:lin ang="5400000" scaled="0"/>
            </a:gradFill>
            <a:ln w="9525" cap="flat" cmpd="sng" algn="ctr">
              <a:solidFill>
                <a:schemeClr val="accent2">
                  <a:shade val="95000"/>
                </a:schemeClr>
              </a:solidFill>
              <a:round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50000"/>
                        <a:lumOff val="50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dLblPos val="in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</a:ln>
                    <a:effectLst/>
                  </c:spPr>
                </c15:leaderLines>
              </c:ext>
            </c:extLst>
          </c:dLbls>
          <c:cat>
            <c:strRef>
              <c:f>Sheet1!$A$2:$A$7</c:f>
              <c:strCache>
                <c:ptCount val="6"/>
                <c:pt idx="0">
                  <c:v>100 * 100</c:v>
                </c:pt>
                <c:pt idx="1">
                  <c:v>400 * 400</c:v>
                </c:pt>
                <c:pt idx="2">
                  <c:v>800 * 800</c:v>
                </c:pt>
                <c:pt idx="3">
                  <c:v>1000 * 1000</c:v>
                </c:pt>
                <c:pt idx="4">
                  <c:v>1200 * 1200</c:v>
                </c:pt>
                <c:pt idx="5">
                  <c:v>2000 * 2000</c:v>
                </c:pt>
              </c:strCache>
            </c:strRef>
          </c:cat>
          <c:val>
            <c:numRef>
              <c:f>Sheet1!$C$2:$C$7</c:f>
              <c:numCache>
                <c:formatCode>General</c:formatCode>
                <c:ptCount val="6"/>
                <c:pt idx="0">
                  <c:v>6.0999999999999999E-2</c:v>
                </c:pt>
                <c:pt idx="1">
                  <c:v>0.61</c:v>
                </c:pt>
                <c:pt idx="2">
                  <c:v>2.44</c:v>
                </c:pt>
                <c:pt idx="3">
                  <c:v>3.76</c:v>
                </c:pt>
                <c:pt idx="4">
                  <c:v>5.92</c:v>
                </c:pt>
                <c:pt idx="5">
                  <c:v>17.07</c:v>
                </c:pt>
              </c:numCache>
            </c:numRef>
          </c:val>
        </c:ser>
        <c:dLbls>
          <c:dLblPos val="inEnd"/>
          <c:showLegendKey val="0"/>
          <c:showVal val="1"/>
          <c:showCatName val="0"/>
          <c:showSerName val="0"/>
          <c:showPercent val="0"/>
          <c:showBubbleSize val="0"/>
        </c:dLbls>
        <c:gapWidth val="100"/>
        <c:axId val="1071842432"/>
        <c:axId val="1071848704"/>
      </c:barChart>
      <c:catAx>
        <c:axId val="1071842432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50000"/>
                    <a:lumOff val="50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071848704"/>
        <c:crosses val="autoZero"/>
        <c:auto val="1"/>
        <c:lblAlgn val="ctr"/>
        <c:lblOffset val="100"/>
        <c:noMultiLvlLbl val="0"/>
      </c:catAx>
      <c:valAx>
        <c:axId val="1071848704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50000"/>
                    <a:lumOff val="50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071842432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50000"/>
                  <a:lumOff val="50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19">
  <cs:axisTitle>
    <cs:lnRef idx="0"/>
    <cs:fillRef idx="0"/>
    <cs:effectRef idx="0"/>
    <cs:fontRef idx="minor">
      <a:schemeClr val="tx1">
        <a:lumMod val="50000"/>
        <a:lumOff val="50000"/>
      </a:schemeClr>
    </cs:fontRef>
    <cs:defRPr sz="900" kern="1200" cap="all"/>
  </cs:axisTitle>
  <cs:categoryAxis>
    <cs:lnRef idx="0"/>
    <cs:fillRef idx="0"/>
    <cs:effectRef idx="0"/>
    <cs:fontRef idx="minor">
      <a:schemeClr val="tx1">
        <a:lumMod val="50000"/>
        <a:lumOff val="50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dk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tx1">
        <a:lumMod val="50000"/>
        <a:lumOff val="50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>
      <cs:styleClr val="auto"/>
    </cs:lnRef>
    <cs:fillRef idx="2">
      <cs:styleClr val="auto"/>
    </cs:fillRef>
    <cs:effectRef idx="1"/>
    <cs:fontRef idx="minor">
      <a:schemeClr val="dk1"/>
    </cs:fontRef>
    <cs:spPr>
      <a:ln w="9525" cap="flat" cmpd="sng" algn="ctr">
        <a:solidFill>
          <a:schemeClr val="phClr">
            <a:shade val="95000"/>
          </a:schemeClr>
        </a:solidFill>
        <a:round/>
      </a:ln>
    </cs:spPr>
  </cs:dataPoint>
  <cs:dataPoint3D>
    <cs:lnRef idx="0">
      <cs:styleClr val="auto"/>
    </cs:lnRef>
    <cs:fillRef idx="2">
      <cs:styleClr val="auto"/>
    </cs:fillRef>
    <cs:effectRef idx="1"/>
    <cs:fontRef idx="minor">
      <a:schemeClr val="dk1"/>
    </cs:fontRef>
    <cs:spPr>
      <a:ln w="9525" cap="flat" cmpd="sng" algn="ctr">
        <a:solidFill>
          <a:schemeClr val="phClr">
            <a:shade val="95000"/>
          </a:schemeClr>
        </a:solidFill>
        <a:round/>
      </a:ln>
    </cs:spPr>
  </cs:dataPoint3D>
  <cs:dataPointLine>
    <cs:lnRef idx="0">
      <cs:styleClr val="auto"/>
    </cs:lnRef>
    <cs:fillRef idx="2">
      <cs:styleClr val="auto"/>
    </cs:fillRef>
    <cs:effectRef idx="1"/>
    <cs:fontRef idx="minor">
      <a:schemeClr val="dk1"/>
    </cs:fontRef>
    <cs:spPr>
      <a:ln w="158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2">
      <cs:styleClr val="auto"/>
    </cs:fillRef>
    <cs:effectRef idx="1"/>
    <cs:fontRef idx="minor">
      <a:schemeClr val="dk1"/>
    </cs:fontRef>
    <cs:spPr>
      <a:ln w="9525" cap="flat" cmpd="sng" algn="ctr">
        <a:solidFill>
          <a:schemeClr val="phClr">
            <a:shade val="95000"/>
          </a:schemeClr>
        </a:solidFill>
        <a:round/>
      </a:ln>
    </cs:spPr>
  </cs:dataPointMarker>
  <cs:dataPointMarkerLayout symbol="circle" size="4"/>
  <cs:dataPointWireframe>
    <cs:lnRef idx="0">
      <cs:styleClr val="auto"/>
    </cs:lnRef>
    <cs:fillRef idx="2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50000"/>
        <a:lumOff val="50000"/>
      </a:schemeClr>
    </cs:fontRef>
    <cs:spPr>
      <a:ln w="9525">
        <a:solidFill>
          <a:schemeClr val="tx1">
            <a:lumMod val="15000"/>
            <a:lumOff val="85000"/>
          </a:schemeClr>
        </a:solidFill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75000"/>
          <a:lumOff val="25000"/>
        </a:schemeClr>
      </a:solidFill>
      <a:ln w="9525">
        <a:solidFill>
          <a:schemeClr val="tx1">
            <a:lumMod val="50000"/>
            <a:lumOff val="50000"/>
          </a:schemeClr>
        </a:solidFill>
      </a:ln>
    </cs:spPr>
  </cs:downBar>
  <cs:drop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  <a:prstDash val="dash"/>
      </a:ln>
    </cs:spPr>
  </cs:dropLine>
  <cs:errorBar>
    <cs:lnRef idx="0"/>
    <cs:fillRef idx="0"/>
    <cs:effectRef idx="0"/>
    <cs:fontRef idx="minor">
      <a:schemeClr val="dk1"/>
    </cs:fontRef>
    <cs:spPr>
      <a:ln w="9525">
        <a:solidFill>
          <a:schemeClr val="tx1">
            <a:lumMod val="50000"/>
            <a:lumOff val="50000"/>
          </a:schemeClr>
        </a:solidFill>
      </a:ln>
    </cs:spPr>
  </cs:errorBar>
  <cs:floor>
    <cs:lnRef idx="0"/>
    <cs:fillRef idx="0"/>
    <cs:effectRef idx="0"/>
    <cs:fontRef idx="minor">
      <a:schemeClr val="dk1"/>
    </cs:fontRef>
  </cs:floor>
  <cs:gridlineMajor>
    <cs:lnRef idx="0"/>
    <cs:fillRef idx="0"/>
    <cs:effectRef idx="0"/>
    <cs:fontRef idx="minor">
      <a:schemeClr val="dk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dk1"/>
    </cs:fontRef>
    <cs:spPr>
      <a:ln>
        <a:solidFill>
          <a:schemeClr val="tx1">
            <a:lumMod val="5000"/>
            <a:lumOff val="95000"/>
          </a:schemeClr>
        </a:solidFill>
      </a:ln>
    </cs:spPr>
  </cs:gridlineMinor>
  <cs:hiLo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50000"/>
            <a:lumOff val="50000"/>
          </a:schemeClr>
        </a:solidFill>
        <a:prstDash val="dash"/>
      </a:ln>
    </cs:spPr>
  </cs:hiLoLine>
  <cs:leader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</a:ln>
    </cs:spPr>
  </cs:leaderLine>
  <cs:legend>
    <cs:lnRef idx="0"/>
    <cs:fillRef idx="0"/>
    <cs:effectRef idx="0"/>
    <cs:fontRef idx="minor">
      <a:schemeClr val="tx1">
        <a:lumMod val="50000"/>
        <a:lumOff val="50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dk1"/>
    </cs:fontRef>
  </cs:plotArea>
  <cs:plotArea3D mods="allowNoFillOverride allowNoLineOverride">
    <cs:lnRef idx="0"/>
    <cs:fillRef idx="0"/>
    <cs:effectRef idx="0"/>
    <cs:fontRef idx="minor">
      <a:schemeClr val="dk1"/>
    </cs:fontRef>
  </cs:plotArea3D>
  <cs:seriesAxis>
    <cs:lnRef idx="0"/>
    <cs:fillRef idx="0"/>
    <cs:effectRef idx="0"/>
    <cs:fontRef idx="minor">
      <a:schemeClr val="tx1">
        <a:lumMod val="50000"/>
        <a:lumOff val="50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seriesAxis>
  <cs:series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  <a:prstDash val="dash"/>
      </a:ln>
    </cs:spPr>
  </cs:seriesLine>
  <cs:title>
    <cs:lnRef idx="0"/>
    <cs:fillRef idx="0"/>
    <cs:effectRef idx="0"/>
    <cs:fontRef idx="minor">
      <a:schemeClr val="tx1">
        <a:lumMod val="50000"/>
        <a:lumOff val="50000"/>
      </a:schemeClr>
    </cs:fontRef>
    <cs:defRPr sz="1400" kern="1200" cap="none" spc="20" baseline="0"/>
  </cs:title>
  <cs:trendline>
    <cs:lnRef idx="0">
      <cs:styleClr val="auto"/>
    </cs:lnRef>
    <cs:fillRef idx="2"/>
    <cs:effectRef idx="0"/>
    <cs:fontRef idx="minor">
      <a:schemeClr val="dk1"/>
    </cs:fontRef>
    <cs:spPr>
      <a:ln w="9525" cap="rnd">
        <a:solidFill>
          <a:schemeClr val="phClr"/>
        </a:solidFill>
      </a:ln>
    </cs:spPr>
  </cs:trendline>
  <cs:trendlineLabel>
    <cs:lnRef idx="0"/>
    <cs:fillRef idx="0"/>
    <cs:effectRef idx="0"/>
    <cs:fontRef idx="minor">
      <a:schemeClr val="tx1">
        <a:lumMod val="50000"/>
        <a:lumOff val="50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50000"/>
            <a:lumOff val="50000"/>
          </a:schemeClr>
        </a:solidFill>
      </a:ln>
    </cs:spPr>
  </cs:upBar>
  <cs:valueAxis>
    <cs:lnRef idx="0"/>
    <cs:fillRef idx="0"/>
    <cs:effectRef idx="0"/>
    <cs:fontRef idx="minor">
      <a:schemeClr val="tx1">
        <a:lumMod val="50000"/>
        <a:lumOff val="50000"/>
      </a:schemeClr>
    </cs:fontRef>
    <cs:defRPr sz="900" kern="1200"/>
  </cs:valueAxis>
  <cs:wall>
    <cs:lnRef idx="0"/>
    <cs:fillRef idx="0"/>
    <cs:effectRef idx="0"/>
    <cs:fontRef idx="minor">
      <a:schemeClr val="dk1"/>
    </cs:fontRef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6</TotalTime>
  <Pages>6</Pages>
  <Words>914</Words>
  <Characters>5213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11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1</dc:creator>
  <cp:keywords/>
  <dc:description/>
  <cp:lastModifiedBy>User001</cp:lastModifiedBy>
  <cp:revision>171</cp:revision>
  <cp:lastPrinted>2022-04-28T11:27:00Z</cp:lastPrinted>
  <dcterms:created xsi:type="dcterms:W3CDTF">2022-04-16T20:54:00Z</dcterms:created>
  <dcterms:modified xsi:type="dcterms:W3CDTF">2022-04-28T11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user:615eca508f087ebda4da6039</vt:lpwstr>
  </property>
  <property fmtid="{D5CDD505-2E9C-101B-9397-08002B2CF9AE}" pid="3" name="WnCSubscriberId">
    <vt:lpwstr>0</vt:lpwstr>
  </property>
  <property fmtid="{D5CDD505-2E9C-101B-9397-08002B2CF9AE}" pid="4" name="WnCOutputStyleId">
    <vt:lpwstr>rwuserstyle:5bf2c4ff7213d507b24ca3c3</vt:lpwstr>
  </property>
  <property fmtid="{D5CDD505-2E9C-101B-9397-08002B2CF9AE}" pid="5" name="RWProductId">
    <vt:lpwstr>Flow</vt:lpwstr>
  </property>
  <property fmtid="{D5CDD505-2E9C-101B-9397-08002B2CF9AE}" pid="6" name="WnC4Folder">
    <vt:lpwstr>Documents///Modelling report on the Simulation of Forest Fire</vt:lpwstr>
  </property>
</Properties>
</file>